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B74BC" w:rsidRDefault="008B74BC" w:rsidP="008B74BC">
      <w:pPr>
        <w:spacing w:line="360" w:lineRule="auto"/>
        <w:ind w:right="-142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The Maestro microelectrode array (MEA,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Axion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BioSystems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) system </w:t>
      </w:r>
      <w:proofErr w:type="gram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was used</w:t>
      </w:r>
      <w:proofErr w:type="gram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to measure spontaneous activity of dopaminergic neurons. 96-well MEA plates were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precoated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with </w:t>
      </w:r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0.1 mg/ml poly-D-lysine </w:t>
      </w:r>
      <w:proofErr w:type="spellStart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hydrobromide</w:t>
      </w:r>
      <w:proofErr w:type="spellEnd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(Sigma-Aldrich)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in 0.1 M borate buffer (Sigma) for 1 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h at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RT. 1*10^5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hNESCs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were placed onto each array in a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Matrigel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(Corning) droplet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and incubated for 1 h at 37 °C before adding culturing media. Cells were recorded during the course of dopaminergic differentiation </w:t>
      </w:r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at a sampling rate of 12.5 </w:t>
      </w:r>
      <w:proofErr w:type="gramStart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kHz</w:t>
      </w:r>
      <w:proofErr w:type="gramEnd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for 10 min at 37 °C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. </w:t>
      </w:r>
      <w:proofErr w:type="spellStart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Axion</w:t>
      </w:r>
      <w:proofErr w:type="spellEnd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Integrated Studio (</w:t>
      </w:r>
      <w:proofErr w:type="spellStart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AxIS</w:t>
      </w:r>
      <w:proofErr w:type="spellEnd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2.1) </w:t>
      </w:r>
      <w:proofErr w:type="gramStart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was used</w:t>
      </w:r>
      <w:proofErr w:type="gramEnd"/>
      <w:r w:rsidRPr="008B74BC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to </w:t>
      </w:r>
      <w:r w:rsidR="007A26DB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process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the raw data as previously described (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Monzel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et al., 2017). </w:t>
      </w:r>
    </w:p>
    <w:p w:rsidR="008B74BC" w:rsidRDefault="008B74BC" w:rsidP="008B74BC">
      <w:pPr>
        <w:pStyle w:val="ListParagraph"/>
        <w:numPr>
          <w:ilvl w:val="0"/>
          <w:numId w:val="1"/>
        </w:numPr>
        <w:spacing w:line="360" w:lineRule="auto"/>
        <w:ind w:right="-142"/>
        <w:jc w:val="both"/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</w:pP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Using </w:t>
      </w:r>
      <w:proofErr w:type="spell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Axion</w:t>
      </w:r>
      <w:proofErr w:type="spell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 Integrated Studio (</w:t>
      </w:r>
      <w:proofErr w:type="spell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AxIS</w:t>
      </w:r>
      <w:proofErr w:type="spell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 2.1), a Butterworth band pass filter with 200-3000 Hz cutoff frequency and a threshold of </w:t>
      </w:r>
      <w:proofErr w:type="gram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6</w:t>
      </w:r>
      <w:proofErr w:type="gram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 x SD were set to minimize both false-positives and missed detections. The Neural Metric Tool (</w:t>
      </w:r>
      <w:proofErr w:type="spell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Axion</w:t>
      </w:r>
      <w:proofErr w:type="spell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 </w:t>
      </w:r>
      <w:proofErr w:type="spell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BioSystems</w:t>
      </w:r>
      <w:proofErr w:type="spell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) </w:t>
      </w:r>
      <w:proofErr w:type="gram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was used</w:t>
      </w:r>
      <w:proofErr w:type="gram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 to analyze the spike raster plots. Electrodes with an average of ≥5 spikes/min </w:t>
      </w:r>
      <w:proofErr w:type="gram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were defined</w:t>
      </w:r>
      <w:proofErr w:type="gram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 as active. The spike count files generated from the recordings </w:t>
      </w:r>
      <w:proofErr w:type="gramStart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were used</w:t>
      </w:r>
      <w:proofErr w:type="gramEnd"/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 xml:space="preserve"> to calculate the number of spikes/active electrode/measurement. Further details regarding the MEA system were previously described </w:t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fldChar w:fldCharType="begin">
          <w:fldData xml:space="preserve">PEVuZE5vdGU+PENpdGU+PEF1dGhvcj5CYXJkeTwvQXV0aG9yPjxZZWFyPjIwMTU8L1llYXI+PFJl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</w:fldData>
        </w:fldChar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instrText xml:space="preserve"> ADDIN EN.CITE </w:instrText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fldChar w:fldCharType="begin">
          <w:fldData xml:space="preserve">PEVuZE5vdGU+PENpdGU+PEF1dGhvcj5CYXJkeTwvQXV0aG9yPjxZZWFyPjIwMTU8L1llYXI+PFJl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</w:fldData>
        </w:fldChar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instrText xml:space="preserve"> ADDIN EN.CITE.DATA </w:instrText>
      </w:r>
      <w:r w:rsidRPr="008B74BC">
        <w:rPr>
          <w:lang w:eastAsia="de-DE"/>
        </w:rPr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fldChar w:fldCharType="end"/>
      </w:r>
      <w:r w:rsidRPr="008B74BC">
        <w:rPr>
          <w:lang w:eastAsia="de-DE"/>
        </w:rPr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fldChar w:fldCharType="separate"/>
      </w:r>
      <w:r w:rsidRPr="008B74BC">
        <w:rPr>
          <w:rFonts w:ascii="Times New Roman" w:eastAsia="Times New Roman" w:hAnsi="Times New Roman" w:cs="Times New Roman"/>
          <w:i/>
          <w:noProof/>
          <w:color w:val="000000" w:themeColor="text1"/>
          <w:sz w:val="24"/>
          <w:szCs w:val="24"/>
          <w:lang w:eastAsia="de-DE"/>
        </w:rPr>
        <w:t>(Bardy et al., 2015)</w:t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fldChar w:fldCharType="end"/>
      </w:r>
      <w:r w:rsidRPr="008B74B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eastAsia="de-DE"/>
        </w:rPr>
        <w:t>.</w:t>
      </w:r>
    </w:p>
    <w:p w:rsidR="001F3500" w:rsidRPr="001F3500" w:rsidRDefault="001F3500" w:rsidP="001F3500">
      <w:pPr>
        <w:spacing w:line="360" w:lineRule="auto"/>
        <w:ind w:right="-142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For the pharmacological treatment (n=3) neurons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were consecutively treated with </w:t>
      </w:r>
      <w:proofErr w:type="spellStart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Gabazine</w:t>
      </w:r>
      <w:proofErr w:type="spellEnd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, D-AP-5, NBQX (Cayman Chemical, end concentration: 50 </w:t>
      </w:r>
      <w:proofErr w:type="spellStart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mM</w:t>
      </w:r>
      <w:proofErr w:type="spellEnd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each), and </w:t>
      </w:r>
      <w:proofErr w:type="spellStart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Quinpirole</w:t>
      </w:r>
      <w:proofErr w:type="spellEnd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(Sigma Aldrich, end concentration: 5µM)</w:t>
      </w:r>
      <w:r w:rsidR="007A26DB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after 48 days of differentiation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T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etrodotoxin</w:t>
      </w:r>
      <w:proofErr w:type="spellEnd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(TTX, Cayman Chemical, 1 µM) </w:t>
      </w:r>
      <w:proofErr w:type="gramStart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was applied</w:t>
      </w:r>
      <w:proofErr w:type="gramEnd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at the end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for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block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ing </w:t>
      </w:r>
      <w:r w:rsidR="007A26DB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and hence verifying </w:t>
      </w:r>
      <w:r w:rsidR="00B66D4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the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neuronal activity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. The spike count files generated from the recordings </w:t>
      </w:r>
      <w:proofErr w:type="gramStart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were used</w:t>
      </w:r>
      <w:proofErr w:type="gramEnd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 to calculate the number of spikes/active elect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rode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. </w:t>
      </w:r>
      <w:proofErr w:type="gramStart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 xml:space="preserve">Further details regarding the MEA system were previously described </w: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fldChar w:fldCharType="begin">
          <w:fldData xml:space="preserve">PEVuZE5vdGU+PENpdGU+PEF1dGhvcj5CYXJkeTwvQXV0aG9yPjxZZWFyPjIwMTU8L1llYXI+PFJl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2VlZGlu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</w:fldData>
        </w:fldChar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instrText xml:space="preserve"> ADDIN EN.CITE </w:instrText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fldChar w:fldCharType="begin">
          <w:fldData xml:space="preserve">PEVuZE5vdGU+PENpdGU+PEF1dGhvcj5CYXJkeTwvQXV0aG9yPjxZZWFyPjIwMTU8L1llYXI+PFJl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2VlZGlu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</w:fldData>
        </w:fldChar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instrText xml:space="preserve"> ADDIN EN.CITE.DATA </w:instrText>
      </w:r>
      <w:r w:rsidRPr="008B74BC">
        <w:rPr>
          <w:lang w:eastAsia="de-DE"/>
        </w:rPr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fldChar w:fldCharType="end"/>
      </w:r>
      <w:r w:rsidRPr="008B74BC">
        <w:rPr>
          <w:lang w:eastAsia="de-DE"/>
        </w:rPr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fldChar w:fldCharType="separate"/>
      </w:r>
      <w:r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eastAsia="de-DE"/>
        </w:rPr>
        <w:t xml:space="preserve">by </w:t>
      </w:r>
      <w:r w:rsidRPr="001F3500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eastAsia="de-DE"/>
        </w:rPr>
        <w:t xml:space="preserve">Bardy et al. </w:t>
      </w:r>
      <w:r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eastAsia="de-DE"/>
        </w:rPr>
        <w:t>(</w:t>
      </w:r>
      <w:r w:rsidRPr="001F3500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eastAsia="de-DE"/>
        </w:rPr>
        <w:t>2015)</w:t>
      </w:r>
      <w:proofErr w:type="gramEnd"/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fldChar w:fldCharType="end"/>
      </w:r>
      <w:r w:rsidRPr="001F350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  <w:t>.</w:t>
      </w:r>
    </w:p>
    <w:p w:rsidR="008B74BC" w:rsidRPr="008B74BC" w:rsidRDefault="008B74BC" w:rsidP="008B74BC">
      <w:pPr>
        <w:spacing w:line="360" w:lineRule="auto"/>
        <w:ind w:right="-142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de-DE"/>
        </w:rPr>
      </w:pPr>
    </w:p>
    <w:sectPr w:rsidR="008B74BC" w:rsidRPr="008B74B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ED73193"/>
    <w:multiLevelType w:val="hybridMultilevel"/>
    <w:tmpl w:val="5CDCE236"/>
    <w:lvl w:ilvl="0" w:tplc="827EAC60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revisionView w:inkAnnotations="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exMDU1BNJGppaGZko6SsGpxcWZ+XkgBYa1AC7UffwsAAAA"/>
  </w:docVars>
  <w:rsids>
    <w:rsidRoot w:val="008B74BC"/>
    <w:rsid w:val="001F3500"/>
    <w:rsid w:val="007A26DB"/>
    <w:rsid w:val="008B74BC"/>
    <w:rsid w:val="00B66D46"/>
    <w:rsid w:val="00D207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L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34B97A9"/>
  <w15:chartTrackingRefBased/>
  <w15:docId w15:val="{B967C386-EDFB-46E3-A189-501BE57A82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L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B74BC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B74B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77</Words>
  <Characters>1585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uxembourg</Company>
  <LinksUpToDate>false</LinksUpToDate>
  <CharactersWithSpaces>18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 SMITS</dc:creator>
  <cp:keywords/>
  <dc:description/>
  <cp:lastModifiedBy>Lisa SMITS</cp:lastModifiedBy>
  <cp:revision>2</cp:revision>
  <dcterms:created xsi:type="dcterms:W3CDTF">2018-04-09T06:46:00Z</dcterms:created>
  <dcterms:modified xsi:type="dcterms:W3CDTF">2018-04-09T06:46:00Z</dcterms:modified>
</cp:coreProperties>
</file>